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2A5C0F" w:rsidRDefault="002A5C0F" w:rsidP="002A5C0F">
      <w:pPr>
        <w:pStyle w:val="Heading2"/>
      </w:pPr>
      <w:r>
        <w:t>Liverpool to New Orleans</w:t>
      </w:r>
    </w:p>
    <w:p w:rsidR="002A5C0F" w:rsidRDefault="002A5C0F" w:rsidP="002A5C0F"/>
    <w:p w:rsidR="002A5C0F" w:rsidRDefault="002A5C0F" w:rsidP="002A5C0F">
      <w:pPr>
        <w:rPr>
          <w:b/>
        </w:rPr>
      </w:pPr>
      <w:r>
        <w:rPr>
          <w:b/>
        </w:rPr>
        <w:t xml:space="preserve">Maps </w:t>
      </w:r>
    </w:p>
    <w:p w:rsidR="002A5C0F" w:rsidRDefault="002A5C0F" w:rsidP="002A5C0F">
      <w:pPr>
        <w:ind w:firstLine="720"/>
        <w:rPr>
          <w:i/>
        </w:rPr>
      </w:pPr>
      <w:r>
        <w:rPr>
          <w:i/>
        </w:rPr>
        <w:t>Routes between Liverpool and New Orleans</w:t>
      </w:r>
      <w:r>
        <w:rPr>
          <w:i/>
        </w:rPr>
        <w:tab/>
      </w:r>
    </w:p>
    <w:p w:rsidR="002A5C0F" w:rsidRDefault="002A5C0F" w:rsidP="002A5C0F">
      <w:pPr>
        <w:ind w:firstLine="720"/>
      </w:pPr>
      <w:r>
        <w:rPr>
          <w:i/>
        </w:rPr>
        <w:t>City of New Orleans</w:t>
      </w:r>
      <w:r>
        <w:t xml:space="preserve"> – from book coming in inner-library loan titled something like The Saints in Louisiana</w:t>
      </w:r>
    </w:p>
    <w:p w:rsidR="002A5C0F" w:rsidRDefault="002A5C0F" w:rsidP="002A5C0F">
      <w:pPr>
        <w:ind w:firstLine="720"/>
        <w:rPr>
          <w:i/>
        </w:rPr>
      </w:pPr>
      <w:r>
        <w:rPr>
          <w:i/>
        </w:rPr>
        <w:t xml:space="preserve">Shipping routes up Mississippi and Missouri Rivers to </w:t>
      </w:r>
      <w:proofErr w:type="spellStart"/>
      <w:r>
        <w:rPr>
          <w:i/>
        </w:rPr>
        <w:t>Kanesville</w:t>
      </w:r>
      <w:proofErr w:type="spellEnd"/>
      <w:r>
        <w:rPr>
          <w:i/>
        </w:rPr>
        <w:t>, Iowa</w:t>
      </w:r>
    </w:p>
    <w:p w:rsidR="002A5C0F" w:rsidRDefault="002A5C0F" w:rsidP="002A5C0F">
      <w:pPr>
        <w:rPr>
          <w:b/>
        </w:rPr>
      </w:pPr>
      <w:r>
        <w:rPr>
          <w:b/>
        </w:rPr>
        <w:t>Links</w:t>
      </w:r>
    </w:p>
    <w:p w:rsidR="002A5C0F" w:rsidRDefault="002A5C0F" w:rsidP="002A5C0F">
      <w:pPr>
        <w:ind w:firstLine="720"/>
      </w:pPr>
      <w:r>
        <w:t xml:space="preserve">Mormon Migration – Voyages and passengers - </w:t>
      </w:r>
    </w:p>
    <w:p w:rsidR="002A5C0F" w:rsidRDefault="002A5C0F" w:rsidP="002A5C0F">
      <w:hyperlink r:id="rId6" w:history="1">
        <w:r>
          <w:rPr>
            <w:rStyle w:val="Hyperlink"/>
          </w:rPr>
          <w:t>https://mormonmigration.lib.byu.edu/mii/voyage/214?mii=on&amp;query=Poppett&amp;voyage=on&amp;scandinavia=on&amp;dateFrom=&amp;sweden=on&amp;europe=on&amp;netherlands=on&amp;account=on&amp;passenger=on&amp;dateTo</w:t>
        </w:r>
      </w:hyperlink>
      <w:r>
        <w:t>=</w:t>
      </w:r>
    </w:p>
    <w:p w:rsidR="002A5C0F" w:rsidRDefault="002A5C0F" w:rsidP="002A5C0F"/>
    <w:p w:rsidR="002A5C0F" w:rsidRDefault="002A5C0F" w:rsidP="002A5C0F">
      <w:pPr>
        <w:ind w:firstLine="720"/>
      </w:pPr>
      <w:r>
        <w:t xml:space="preserve">New Orleans Passenger Lists – 7 Feb to 29 May 1849 - </w:t>
      </w:r>
      <w:hyperlink r:id="rId7" w:history="1">
        <w:r>
          <w:rPr>
            <w:rStyle w:val="Hyperlink"/>
          </w:rPr>
          <w:t>https://familysearch.org/ark:/61903/3:1:33SQ-G5JH-56P?cc=1916009</w:t>
        </w:r>
      </w:hyperlink>
    </w:p>
    <w:p w:rsidR="002A5C0F" w:rsidRDefault="002A5C0F" w:rsidP="002A5C0F"/>
    <w:p w:rsidR="002A5C0F" w:rsidRDefault="002A5C0F" w:rsidP="002A5C0F">
      <w:pPr>
        <w:ind w:firstLine="720"/>
      </w:pPr>
      <w:r>
        <w:t xml:space="preserve">Journal of Church Agent at New Orleans, Elder </w:t>
      </w:r>
      <w:proofErr w:type="spellStart"/>
      <w:r>
        <w:t>Lucias</w:t>
      </w:r>
      <w:proofErr w:type="spellEnd"/>
      <w:r>
        <w:t xml:space="preserve"> </w:t>
      </w:r>
      <w:proofErr w:type="spellStart"/>
      <w:r>
        <w:t>Scovil</w:t>
      </w:r>
      <w:proofErr w:type="spellEnd"/>
      <w:r>
        <w:t xml:space="preserve"> - </w:t>
      </w:r>
      <w:hyperlink r:id="rId8" w:history="1">
        <w:r>
          <w:rPr>
            <w:rStyle w:val="Hyperlink"/>
          </w:rPr>
          <w:t>https://dcms.lds.org/delivery/DeliveryManagerServlet?dps_pid=IE407735&amp;page=328</w:t>
        </w:r>
      </w:hyperlink>
    </w:p>
    <w:p w:rsidR="002A5C0F" w:rsidRDefault="002A5C0F" w:rsidP="002A5C0F"/>
    <w:p w:rsidR="002A5C0F" w:rsidRDefault="002A5C0F" w:rsidP="002A5C0F">
      <w:pPr>
        <w:rPr>
          <w:b/>
        </w:rPr>
      </w:pPr>
      <w:r>
        <w:rPr>
          <w:b/>
        </w:rPr>
        <w:t>Pictures</w:t>
      </w:r>
    </w:p>
    <w:p w:rsidR="002A5C0F" w:rsidRDefault="002A5C0F" w:rsidP="002A5C0F">
      <w:pPr>
        <w:ind w:firstLine="720"/>
      </w:pPr>
      <w:r>
        <w:rPr>
          <w:noProof/>
        </w:rPr>
        <w:drawing>
          <wp:inline distT="0" distB="0" distL="0" distR="0">
            <wp:extent cx="4114800" cy="2438400"/>
            <wp:effectExtent l="0" t="0" r="0" b="0"/>
            <wp:docPr id="2" name="Picture 2" descr="C:\Users\Kristine\AppData\Local\Microsoft\Windows\INetCache\Content.Word\on the ship in dock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Kristine\AppData\Local\Microsoft\Windows\INetCache\Content.Word\on the ship in dock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18698" cy="24407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A5C0F" w:rsidRDefault="002A5C0F" w:rsidP="002A5C0F">
      <w:pPr>
        <w:ind w:firstLine="720"/>
      </w:pPr>
      <w:r>
        <w:rPr>
          <w:noProof/>
        </w:rPr>
        <w:lastRenderedPageBreak/>
        <w:drawing>
          <wp:inline distT="0" distB="0" distL="0" distR="0">
            <wp:extent cx="2581308" cy="3409950"/>
            <wp:effectExtent l="0" t="0" r="9525" b="0"/>
            <wp:docPr id="3" name="Picture 3" descr="C:\Users\Kristine\AppData\Local\Microsoft\Windows\INetCache\Content.Word\on board ship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Kristine\AppData\Local\Microsoft\Windows\INetCache\Content.Word\on board ship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84259" cy="34138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0" w:name="_GoBack"/>
      <w:bookmarkEnd w:id="0"/>
    </w:p>
    <w:p w:rsidR="002A5C0F" w:rsidRDefault="002A5C0F" w:rsidP="002A5C0F">
      <w:pPr>
        <w:ind w:firstLine="720"/>
      </w:pPr>
      <w:r>
        <w:t>Emigrant Ship Circa 1850</w:t>
      </w:r>
      <w:r>
        <w:rPr>
          <w:rStyle w:val="FootnoteReference"/>
        </w:rPr>
        <w:footnoteReference w:id="1"/>
      </w:r>
    </w:p>
    <w:p w:rsidR="003109C0" w:rsidRDefault="002A5C0F">
      <w:r>
        <w:rPr>
          <w:noProof/>
        </w:rPr>
        <w:lastRenderedPageBreak/>
        <w:drawing>
          <wp:inline distT="0" distB="0" distL="0" distR="0" wp14:anchorId="0D834D95" wp14:editId="014410A5">
            <wp:extent cx="3550600" cy="4632960"/>
            <wp:effectExtent l="0" t="0" r="0" b="0"/>
            <wp:docPr id="1" name="Picture 1" descr="C:\Users\owner\AppData\Local\Microsoft\Windows\INetCache\Content.Word\emigrant ship circa 185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owner\AppData\Local\Microsoft\Windows\INetCache\Content.Word\emigrant ship circa 1850.jp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1375" cy="46339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3109C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2A5C0F" w:rsidRDefault="002A5C0F" w:rsidP="002A5C0F">
      <w:pPr>
        <w:spacing w:after="0" w:line="240" w:lineRule="auto"/>
      </w:pPr>
      <w:r>
        <w:separator/>
      </w:r>
    </w:p>
  </w:endnote>
  <w:endnote w:type="continuationSeparator" w:id="0">
    <w:p w:rsidR="002A5C0F" w:rsidRDefault="002A5C0F" w:rsidP="002A5C0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2A5C0F" w:rsidRDefault="002A5C0F" w:rsidP="002A5C0F">
      <w:pPr>
        <w:spacing w:after="0" w:line="240" w:lineRule="auto"/>
      </w:pPr>
      <w:r>
        <w:separator/>
      </w:r>
    </w:p>
  </w:footnote>
  <w:footnote w:type="continuationSeparator" w:id="0">
    <w:p w:rsidR="002A5C0F" w:rsidRDefault="002A5C0F" w:rsidP="002A5C0F">
      <w:pPr>
        <w:spacing w:after="0" w:line="240" w:lineRule="auto"/>
      </w:pPr>
      <w:r>
        <w:continuationSeparator/>
      </w:r>
    </w:p>
  </w:footnote>
  <w:footnote w:id="1">
    <w:p w:rsidR="002A5C0F" w:rsidRDefault="002A5C0F" w:rsidP="002A5C0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Qxk5RN7l","properties":{"formattedCitation":"{\\rtf Pratt and Smart, \\uc0\\u8220{}Life On Board a Mormon Emigrant Ship,\\uc0\\u8221{} 16.}","plainCitation":"Pratt and Smart, “Life On Board a Mormon Emigrant Ship,” 16."},"citationItems":[{"id":602,"uris":["http://zotero.org/groups/1470711/items/9R4IMBKH"],"uri":["http://zotero.org/groups/1470711/items/9R4IMBKH"],"itemData":{"id":602,"type":"paper-conference","title":"Life On Board a Mormon Emigrant Ship","collection-title":"418","publisher":"Corporation of the President of The Church of Jesus Christ of Latter-day Saints","page":"34","event":"World Conference on Records, Preserving our Heritage August 12-15, 1980","abstract":"Includes: names of sailing vessels, Journals available at the LDS Church Historian's Office, References from The Millenial Star, and misc. diaries and publications","author":[{"family":"Pratt","given":"David F."},{"family":"Smart","given":"Paul F."}],"issued":{"date-parts":[["1980"]]}},"locator":"16","label":"page"}],"schema":"https://github.com/citation-style-language/schema/raw/master/csl-citation.json"} </w:instrText>
      </w:r>
      <w:r>
        <w:fldChar w:fldCharType="separate"/>
      </w:r>
      <w:r>
        <w:rPr>
          <w:rFonts w:ascii="Calibri" w:hAnsi="Calibri" w:cs="Calibri"/>
          <w:szCs w:val="24"/>
        </w:rPr>
        <w:t xml:space="preserve">Pratt and Smart, “Life </w:t>
      </w:r>
      <w:proofErr w:type="gramStart"/>
      <w:r>
        <w:rPr>
          <w:rFonts w:ascii="Calibri" w:hAnsi="Calibri" w:cs="Calibri"/>
          <w:szCs w:val="24"/>
        </w:rPr>
        <w:t>On</w:t>
      </w:r>
      <w:proofErr w:type="gramEnd"/>
      <w:r>
        <w:rPr>
          <w:rFonts w:ascii="Calibri" w:hAnsi="Calibri" w:cs="Calibri"/>
          <w:szCs w:val="24"/>
        </w:rPr>
        <w:t xml:space="preserve"> Board a Mormon Emigrant Ship,” 16.</w:t>
      </w:r>
      <w:r>
        <w:fldChar w:fldCharType="end"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A5C0F"/>
    <w:rsid w:val="001D54BF"/>
    <w:rsid w:val="002A5C0F"/>
    <w:rsid w:val="003109C0"/>
    <w:rsid w:val="009C31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2866D86"/>
  <w15:chartTrackingRefBased/>
  <w15:docId w15:val="{10DFED28-B326-4354-A8B3-B865F6893F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2A5C0F"/>
    <w:pPr>
      <w:spacing w:line="256" w:lineRule="auto"/>
    </w:p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2A5C0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semiHidden/>
    <w:rsid w:val="002A5C0F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Hyperlink">
    <w:name w:val="Hyperlink"/>
    <w:basedOn w:val="DefaultParagraphFont"/>
    <w:uiPriority w:val="99"/>
    <w:semiHidden/>
    <w:unhideWhenUsed/>
    <w:rsid w:val="002A5C0F"/>
    <w:rPr>
      <w:color w:val="0563C1" w:themeColor="hyperlink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2A5C0F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A5C0F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2A5C0F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1992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cms.lds.org/delivery/DeliveryManagerServlet?dps_pid=IE407735&amp;page=328" TargetMode="Externa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yperlink" Target="https://familysearch.org/ark:/61903/3:1:33SQ-G5JH-56P?cc=1916009" TargetMode="Externa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mormonmigration.lib.byu.edu/mii/voyage/214?mii=on&amp;query=Poppett&amp;voyage=on&amp;scandinavia=on&amp;dateFrom=&amp;sweden=on&amp;europe=on&amp;netherlands=on&amp;account=on&amp;passenger=on&amp;dateTo" TargetMode="External"/><Relationship Id="rId11" Type="http://schemas.openxmlformats.org/officeDocument/2006/relationships/image" Target="media/image3.jpeg"/><Relationship Id="rId5" Type="http://schemas.openxmlformats.org/officeDocument/2006/relationships/endnotes" Target="endnotes.xml"/><Relationship Id="rId10" Type="http://schemas.openxmlformats.org/officeDocument/2006/relationships/image" Target="media/image2.jpeg"/><Relationship Id="rId4" Type="http://schemas.openxmlformats.org/officeDocument/2006/relationships/footnotes" Target="footnotes.xml"/><Relationship Id="rId9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170</Words>
  <Characters>975</Characters>
  <Application>Microsoft Office Word</Application>
  <DocSecurity>0</DocSecurity>
  <Lines>8</Lines>
  <Paragraphs>2</Paragraphs>
  <ScaleCrop>false</ScaleCrop>
  <Company/>
  <LinksUpToDate>false</LinksUpToDate>
  <CharactersWithSpaces>11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ris Forbes</dc:creator>
  <cp:keywords/>
  <dc:description/>
  <cp:lastModifiedBy>Kris Forbes</cp:lastModifiedBy>
  <cp:revision>1</cp:revision>
  <dcterms:created xsi:type="dcterms:W3CDTF">2017-08-18T23:13:00Z</dcterms:created>
  <dcterms:modified xsi:type="dcterms:W3CDTF">2017-08-18T23:17:00Z</dcterms:modified>
</cp:coreProperties>
</file>